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458A99C5" w:rsidR="008201C2" w:rsidRPr="00EB4104" w:rsidRDefault="00DD7931" w:rsidP="007037CB">
      <w:pPr>
        <w:jc w:val="center"/>
        <w:rPr>
          <w:sz w:val="32"/>
          <w:szCs w:val="28"/>
        </w:rPr>
      </w:pPr>
      <w:r w:rsidRPr="00EB4104">
        <w:rPr>
          <w:sz w:val="32"/>
          <w:szCs w:val="28"/>
        </w:rPr>
        <w:t>Measuring Disruptions’ Impacts on the Reliability of Public Transit Accessibility</w:t>
      </w:r>
      <w:r w:rsidR="00277963">
        <w:rPr>
          <w:sz w:val="32"/>
          <w:szCs w:val="28"/>
        </w:rPr>
        <w:t xml:space="preserve"> with High-resolution Real-time Transit Data</w:t>
      </w:r>
    </w:p>
    <w:p w14:paraId="4FAAF3A3" w14:textId="77777777"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Pr="00BD6C8F">
        <w:rPr>
          <w:rFonts w:cs="Times New Roman"/>
          <w:vertAlign w:val="superscript"/>
        </w:rPr>
        <w:t>1</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39A1E5F8"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7A894E70" w:rsidR="003D045B" w:rsidRPr="003D045B" w:rsidRDefault="003D045B" w:rsidP="003D045B">
      <w:pPr>
        <w:pStyle w:val="Heading1"/>
        <w:spacing w:before="120" w:after="120"/>
      </w:pPr>
      <w:r>
        <w:t xml:space="preserve">Introduction </w:t>
      </w:r>
    </w:p>
    <w:p w14:paraId="53782355" w14:textId="6EEF31B5"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and it is one of the most important reasons why people do not favor public transit among other mobility options</w:t>
      </w:r>
      <w:r w:rsidR="002C79B2">
        <w:rPr>
          <w:rFonts w:cs="Times New Roman"/>
          <w:szCs w:val="20"/>
        </w:rPr>
        <w:t xml:space="preserve"> [CITATION NEEDED]</w:t>
      </w:r>
      <w:r w:rsidR="00BB3CDD" w:rsidRPr="003D045B">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0B93AE8C"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5E52FD" w:rsidRPr="005E52FD">
        <w:rPr>
          <w:rFonts w:cs="Times New Roman"/>
          <w:szCs w:val="20"/>
        </w:rPr>
        <w:fldChar w:fldCharType="begin" w:fldLock="1"/>
      </w:r>
      <w:r w:rsidR="00091347">
        <w:rPr>
          <w:rFonts w:cs="Times New Roman"/>
          <w:szCs w:val="20"/>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Allen, &amp; Farber, 2017; Wessel &amp; Farber, 2019)","manualFormatting":"Wessel, Allen, &amp; Farber (2017) and Wessel &amp; Farber (2019)","plainTextFormattedCitation":"(Wessel, Allen, &amp; Farber, 2017; Wessel &amp; Farber, 2019)","previouslyFormattedCitation":"(Wessel et al., 2017; Wessel &amp; Farber, 2019)"},"properties":{"noteIndex":0},"schema":"https://github.com/citation-style-language/schema/raw/master/csl-citation.json"}</w:instrText>
      </w:r>
      <w:r w:rsidR="005E52FD" w:rsidRPr="005E52FD">
        <w:rPr>
          <w:rFonts w:cs="Times New Roman"/>
          <w:szCs w:val="20"/>
        </w:rPr>
        <w:fldChar w:fldCharType="separate"/>
      </w:r>
      <w:r w:rsidR="005E52FD" w:rsidRPr="005E52FD">
        <w:rPr>
          <w:rFonts w:cs="Times New Roman"/>
          <w:noProof/>
          <w:szCs w:val="20"/>
        </w:rPr>
        <w:t>Wessel, Allen, &amp; Farber (2017) and Wessel &amp; Farber (2019)</w:t>
      </w:r>
      <w:r w:rsidR="005E52FD" w:rsidRPr="005E52FD">
        <w:rPr>
          <w:rFonts w:cs="Times New Roman"/>
          <w:szCs w:val="20"/>
        </w:rPr>
        <w:fldChar w:fldCharType="end"/>
      </w:r>
      <w:r w:rsidR="005E52FD" w:rsidRPr="005E52FD">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5E52FD" w:rsidRPr="005E52FD">
        <w:rPr>
          <w:rFonts w:cs="Times New Roman"/>
          <w:szCs w:val="20"/>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E52FD" w:rsidRPr="005E52FD">
        <w:rPr>
          <w:rFonts w:cs="Times New Roman"/>
          <w:szCs w:val="20"/>
        </w:rPr>
        <w:fldChar w:fldCharType="separate"/>
      </w:r>
      <w:r w:rsidR="005E52FD" w:rsidRPr="005E52FD">
        <w:rPr>
          <w:rFonts w:cs="Times New Roman"/>
          <w:noProof/>
          <w:szCs w:val="20"/>
        </w:rPr>
        <w:t>(Wessel &amp; Farber, 2019)</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 xml:space="preserve">does not represent the actual accessibility that a user </w:t>
      </w:r>
      <w:r w:rsidR="008C582C">
        <w:rPr>
          <w:rFonts w:cs="Times New Roman"/>
          <w:szCs w:val="20"/>
        </w:rPr>
        <w:lastRenderedPageBreak/>
        <w:t>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5D5065B0"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091347">
        <w:rPr>
          <w:rFonts w:cs="Times New Roman"/>
          <w:szCs w:val="20"/>
        </w:rPr>
        <w:instrText>ADDIN CSL_CITATION {"citationItems":[{"id":"ITEM-1","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uris":["http://www.mendeley.com/documents/?uuid=5ad8e01b-bc5d-433d-a355-adf04a72c02e"]}],"mendeley":{"formattedCitation":"(Liu, Porr, &amp; Miller, 2022)","plainTextFormattedCitation":"(Liu, Porr, &amp; Miller, 2022)"},"properties":{"noteIndex":0},"schema":"https://github.com/citation-style-language/schema/raw/master/csl-citation.json"}</w:instrText>
      </w:r>
      <w:r w:rsidR="00091347">
        <w:rPr>
          <w:rFonts w:cs="Times New Roman"/>
          <w:szCs w:val="20"/>
        </w:rPr>
        <w:fldChar w:fldCharType="separate"/>
      </w:r>
      <w:r w:rsidR="00091347" w:rsidRPr="00091347">
        <w:rPr>
          <w:rFonts w:cs="Times New Roman"/>
          <w:noProof/>
          <w:szCs w:val="20"/>
        </w:rPr>
        <w:t>(Liu, Porr, &amp; Miller, 2022)</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1CA30456" w:rsidR="003E5A6B" w:rsidRDefault="003E5A6B" w:rsidP="003E5A6B">
      <w:pPr>
        <w:spacing w:before="120" w:after="120" w:line="240" w:lineRule="auto"/>
        <w:rPr>
          <w:rFonts w:cs="Times New Roman"/>
          <w:szCs w:val="20"/>
        </w:rPr>
      </w:pPr>
      <w:r>
        <w:rPr>
          <w:rFonts w:cs="Times New Roman"/>
          <w:szCs w:val="20"/>
        </w:rPr>
        <w:t>We review relevant literature in this section.</w:t>
      </w:r>
    </w:p>
    <w:p w14:paraId="660A7D09" w14:textId="73828FA6" w:rsidR="003E5A6B" w:rsidRDefault="003E5A6B" w:rsidP="003E5A6B">
      <w:pPr>
        <w:spacing w:before="120" w:after="120" w:line="240" w:lineRule="auto"/>
        <w:rPr>
          <w:rFonts w:cs="Times New Roman"/>
          <w:szCs w:val="20"/>
        </w:rPr>
      </w:pPr>
    </w:p>
    <w:p w14:paraId="72CDB934" w14:textId="5947014A" w:rsidR="003E5A6B" w:rsidRDefault="003E5A6B"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131B01EC" w14:textId="77777777" w:rsidR="003E5A6B" w:rsidRPr="003E5A6B" w:rsidRDefault="003E5A6B" w:rsidP="003E5A6B"/>
    <w:sectPr w:rsidR="003E5A6B" w:rsidRPr="003E5A6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F5B9E" w14:textId="77777777" w:rsidR="00637819" w:rsidRDefault="00637819" w:rsidP="0077361B">
      <w:pPr>
        <w:spacing w:after="0" w:line="240" w:lineRule="auto"/>
      </w:pPr>
      <w:r>
        <w:separator/>
      </w:r>
    </w:p>
  </w:endnote>
  <w:endnote w:type="continuationSeparator" w:id="0">
    <w:p w14:paraId="78B62719" w14:textId="77777777" w:rsidR="00637819" w:rsidRDefault="00637819"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5A030" w14:textId="77777777" w:rsidR="00637819" w:rsidRDefault="00637819" w:rsidP="0077361B">
      <w:pPr>
        <w:spacing w:after="0" w:line="240" w:lineRule="auto"/>
      </w:pPr>
      <w:r>
        <w:separator/>
      </w:r>
    </w:p>
  </w:footnote>
  <w:footnote w:type="continuationSeparator" w:id="0">
    <w:p w14:paraId="487841FD" w14:textId="77777777" w:rsidR="00637819" w:rsidRDefault="00637819"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72BE2"/>
    <w:rsid w:val="00091347"/>
    <w:rsid w:val="000D5E40"/>
    <w:rsid w:val="00195C60"/>
    <w:rsid w:val="001A1097"/>
    <w:rsid w:val="001A17A6"/>
    <w:rsid w:val="001F11C3"/>
    <w:rsid w:val="00203064"/>
    <w:rsid w:val="00226AAF"/>
    <w:rsid w:val="00234E18"/>
    <w:rsid w:val="00235826"/>
    <w:rsid w:val="002601E2"/>
    <w:rsid w:val="00277963"/>
    <w:rsid w:val="00287843"/>
    <w:rsid w:val="002C3CFC"/>
    <w:rsid w:val="002C79B2"/>
    <w:rsid w:val="002D20EE"/>
    <w:rsid w:val="00371995"/>
    <w:rsid w:val="003975AD"/>
    <w:rsid w:val="003D045B"/>
    <w:rsid w:val="003E5A6B"/>
    <w:rsid w:val="004072FD"/>
    <w:rsid w:val="004436E5"/>
    <w:rsid w:val="00474911"/>
    <w:rsid w:val="004865DD"/>
    <w:rsid w:val="004E614D"/>
    <w:rsid w:val="005075A4"/>
    <w:rsid w:val="00511EA8"/>
    <w:rsid w:val="005E52FD"/>
    <w:rsid w:val="00612B4A"/>
    <w:rsid w:val="00637819"/>
    <w:rsid w:val="006919B3"/>
    <w:rsid w:val="007037CB"/>
    <w:rsid w:val="00732973"/>
    <w:rsid w:val="00762F50"/>
    <w:rsid w:val="0077361B"/>
    <w:rsid w:val="007800F6"/>
    <w:rsid w:val="008201C2"/>
    <w:rsid w:val="00870DD2"/>
    <w:rsid w:val="008A6B87"/>
    <w:rsid w:val="008A75AD"/>
    <w:rsid w:val="008C582C"/>
    <w:rsid w:val="00931D5B"/>
    <w:rsid w:val="00977341"/>
    <w:rsid w:val="0098031B"/>
    <w:rsid w:val="00982540"/>
    <w:rsid w:val="00A47A28"/>
    <w:rsid w:val="00A77126"/>
    <w:rsid w:val="00A81E61"/>
    <w:rsid w:val="00A829D0"/>
    <w:rsid w:val="00A9124D"/>
    <w:rsid w:val="00AA0F5A"/>
    <w:rsid w:val="00AC4FF1"/>
    <w:rsid w:val="00B508F1"/>
    <w:rsid w:val="00BB3CDD"/>
    <w:rsid w:val="00BC1444"/>
    <w:rsid w:val="00C253D1"/>
    <w:rsid w:val="00CE7D3D"/>
    <w:rsid w:val="00CF2B71"/>
    <w:rsid w:val="00DD012F"/>
    <w:rsid w:val="00DD7931"/>
    <w:rsid w:val="00E10A7A"/>
    <w:rsid w:val="00EB4104"/>
    <w:rsid w:val="00F60174"/>
    <w:rsid w:val="00F77EBB"/>
    <w:rsid w:val="00FD43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4</TotalTime>
  <Pages>2</Pages>
  <Words>1340</Words>
  <Characters>7643</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3</cp:revision>
  <dcterms:created xsi:type="dcterms:W3CDTF">2022-06-22T16:17:00Z</dcterms:created>
  <dcterms:modified xsi:type="dcterms:W3CDTF">2022-06-27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